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091" w:rsidRDefault="00503091" w:rsidP="00503091">
      <w:pPr>
        <w:pStyle w:val="Heading1"/>
      </w:pPr>
      <w:r>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This work has considered important enough to help the author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 xml:space="preserve">(Gale, D and Shapley </w:t>
      </w:r>
      <w:r w:rsidR="00DF6D46" w:rsidRPr="00DF6D46">
        <w:rPr>
          <w:noProof/>
        </w:rPr>
        <w:lastRenderedPageBreak/>
        <w:t>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ork was why he </w:t>
      </w:r>
      <w:r w:rsidR="000759B0">
        <w:t>shar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A469A">
        <w:t xml:space="preserve">The schools look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scholarship is considered a problem with many solutions. </w:t>
      </w:r>
      <w:r w:rsidR="003A3DD8">
        <w:t>Rachmawati’s work is interesting but only takes into consideration the matching of a particular scholarship from a particular donor and matching this to the pool of students.</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w:t>
      </w:r>
      <w:r w:rsidR="00DD3E17">
        <w:lastRenderedPageBreak/>
        <w:t>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2065F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5</w:t>
      </w:r>
      <w:r w:rsidR="001B1BA9">
        <w:rPr>
          <w:noProof/>
        </w:rPr>
        <w:fldChar w:fldCharType="end"/>
      </w:r>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lastRenderedPageBreak/>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0" w:history="1">
        <w:r w:rsidR="003A2CCE" w:rsidRPr="00620EB5">
          <w:rPr>
            <w:rStyle w:val="Hyperlink"/>
          </w:rPr>
          <w:t>https://github.com/dmerson/ArizonaMastersCapstone</w:t>
        </w:r>
      </w:hyperlink>
      <w:r w:rsidR="003A2CCE">
        <w:t>.</w:t>
      </w:r>
      <w:r w:rsidR="007D1992">
        <w:t xml:space="preserve"> The repository contains </w:t>
      </w:r>
      <w:r w:rsidR="009D5371">
        <w:t>creation sql scripts</w:t>
      </w:r>
      <w:r w:rsidR="007D1992">
        <w:t xml:space="preserve"> to </w:t>
      </w:r>
      <w:r w:rsidR="002532FF">
        <w:t>be able to create the database</w:t>
      </w:r>
      <w:r w:rsidR="009D5371">
        <w:t xml:space="preserve"> and 2 basic awarding committees</w:t>
      </w:r>
      <w:r w:rsidR="002532FF">
        <w:t xml:space="preserve"> in the read me file. </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each of the seven stored procedures at once taking in the parameters of :@awardgroup INT,    </w:t>
      </w:r>
      <w:r w:rsidR="006508B3">
        <w:lastRenderedPageBreak/>
        <w:t xml:space="preserve">@MaximumAward DECIMAL(9, 2), @MinimumAward DECIMAL(9, 2), and  @MaxApplicants INT. There is one stored procedure to run the normalized versus the denormalized versions of the algorithm. </w:t>
      </w:r>
    </w:p>
    <w:p w:rsidR="00AA1477" w:rsidRDefault="0037117B" w:rsidP="00CE45FD">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Each algori</w:t>
      </w:r>
      <w:r w:rsidR="00CE45FD">
        <w:t>thm ends with an input into an a</w:t>
      </w:r>
      <w:r w:rsidR="00AA1477">
        <w:t xml:space="preserve">nalysis table which has calculated RA1, RA2, </w:t>
      </w:r>
      <w:r w:rsidR="00CE45FD">
        <w:t>,</w:t>
      </w:r>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denormalized.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and </w:t>
      </w:r>
      <w:r w:rsidR="003F508C">
        <w:t xml:space="preserve"> will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lastRenderedPageBreak/>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t>Loop through each scholarship using @ScholarshipCounter</w:t>
      </w:r>
    </w:p>
    <w:p w:rsidR="00AD1F77" w:rsidRDefault="00AD1F77" w:rsidP="00AD1F77">
      <w:r>
        <w:lastRenderedPageBreak/>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tab/>
        <w:t>Next Scholarship in Looping Table</w:t>
      </w:r>
    </w:p>
    <w:p w:rsidR="00E24CC3" w:rsidRDefault="00E24CC3" w:rsidP="00E24CC3">
      <w:r>
        <w:lastRenderedPageBreak/>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t>Set @ScholarshipCounter to 1</w:t>
      </w:r>
    </w:p>
    <w:p w:rsidR="00C92773" w:rsidRDefault="00C92773" w:rsidP="00C92773">
      <w:r>
        <w:lastRenderedPageBreak/>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tab/>
        <w:t>Declare @CurrentSplitAmount</w:t>
      </w:r>
    </w:p>
    <w:p w:rsidR="002C786B" w:rsidRDefault="002C786B" w:rsidP="002C786B">
      <w:r>
        <w:lastRenderedPageBreak/>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grouptable =</w:t>
      </w:r>
      <w:r>
        <w:t>Group Join Scholarship Awards and Applicant Rankings with Input Parameters</w:t>
      </w:r>
      <w:r w:rsidR="003B66AF">
        <w:t xml:space="preserve"> order by total award descending</w:t>
      </w:r>
    </w:p>
    <w:p w:rsidR="006B7A2D" w:rsidRDefault="006B7A2D" w:rsidP="00692524">
      <w:r>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r>
        <w:t>s</w:t>
      </w:r>
      <w:r w:rsidR="003B66AF">
        <w:t>et @orderperserved as 1 if next ranking and expected ranking are equal and zero if not</w:t>
      </w:r>
    </w:p>
    <w:p w:rsidR="003E60FD" w:rsidRDefault="003E60FD" w:rsidP="003E60FD">
      <w:pPr>
        <w:ind w:left="720" w:firstLine="720"/>
      </w:pPr>
      <w:r>
        <w:lastRenderedPageBreak/>
        <w:t>set @amountpreserved as 1 if total &gt; next amount and 0 if not</w:t>
      </w:r>
    </w:p>
    <w:p w:rsidR="003E60FD" w:rsidRDefault="003E60FD" w:rsidP="003E60FD">
      <w:pPr>
        <w:ind w:left="720" w:firstLine="720"/>
      </w:pPr>
      <w:r>
        <w:t>set @amountequaled as 1 if total &gt;= nextamount and 0 if not</w:t>
      </w:r>
    </w:p>
    <w:p w:rsidR="003E60FD" w:rsidRDefault="003E60FD" w:rsidP="00692524">
      <w:r>
        <w:t>if @orderpersrved and @amountperserved are both 1 then RA1 is true else false</w:t>
      </w:r>
    </w:p>
    <w:p w:rsidR="003E60FD" w:rsidRDefault="003E60FD" w:rsidP="00692524">
      <w:r>
        <w:t>if @orderperserved and @amountequaled are both 1 then RA 1 is true else false</w:t>
      </w:r>
    </w:p>
    <w:p w:rsidR="003E60FD" w:rsidRDefault="003E60FD" w:rsidP="00692524"/>
    <w:p w:rsidR="003E60FD" w:rsidRDefault="003E60FD" w:rsidP="00692524">
      <w:r>
        <w:t>Get maxranking from grouptable and get the count for grouptable where amount &gt;0</w:t>
      </w:r>
    </w:p>
    <w:p w:rsidR="003E60FD" w:rsidRDefault="003E60FD" w:rsidP="00692524">
      <w:r>
        <w:t>If the maxranking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6D183D" w:rsidRDefault="006D183D" w:rsidP="00685268">
      <w:r>
        <w:t xml:space="preserve">The database is also split into different modules to allow for reuse and further development. There are separate stored procedures for similar functions such as CreateAnalysis and CreateDenormalized Analysis. </w:t>
      </w:r>
      <w:r w:rsidR="003804C2">
        <w:t xml:space="preserve"> The design allows new algorithms to be added with the architecture of RunAllAlgorithms and RunAllDenormalizedAlgorithms which call on the seven algorithms. Any additional algorithms just need to be added to this overarching algorithms. </w:t>
      </w:r>
      <w:r w:rsidR="002A67EB">
        <w:t>The design of the CreateAnalysis and CreateDenormalizedAnalysis allow the user not to have to</w:t>
      </w:r>
      <w:r w:rsidR="00F212F9">
        <w:t xml:space="preserve"> just design the new algorithm and to just add the proper analysis stored procedure afterwards.</w:t>
      </w:r>
    </w:p>
    <w:p w:rsidR="004004D8" w:rsidRDefault="004004D8" w:rsidP="00685268">
      <w:r>
        <w:t xml:space="preserve">The whole process can be run easily from the stored procedure GetAnalysis which has a parameter that allows one to run the analysis first or just pull the analysis. You just input the awarding group id and the regular input parameters and the strored procedure will determine whether to use the denormalized or normalized table by reading the awarding group id.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lastRenderedPageBreak/>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lastRenderedPageBreak/>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bookmarkStart w:id="0" w:name="_GoBack"/>
      <w:bookmarkEnd w:id="0"/>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lastRenderedPageBreak/>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QUAvjz2ISwAAAA="/>
  </w:docVars>
  <w:rsids>
    <w:rsidRoot w:val="00503091"/>
    <w:rsid w:val="000047A8"/>
    <w:rsid w:val="00036F52"/>
    <w:rsid w:val="000452C6"/>
    <w:rsid w:val="0005547E"/>
    <w:rsid w:val="000759B0"/>
    <w:rsid w:val="00086708"/>
    <w:rsid w:val="000A366F"/>
    <w:rsid w:val="000E13F5"/>
    <w:rsid w:val="00131F47"/>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554D"/>
    <w:rsid w:val="003B66AF"/>
    <w:rsid w:val="003C3176"/>
    <w:rsid w:val="003D7769"/>
    <w:rsid w:val="003E60FD"/>
    <w:rsid w:val="003F508C"/>
    <w:rsid w:val="004004D8"/>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D183D"/>
    <w:rsid w:val="00717E23"/>
    <w:rsid w:val="0079569C"/>
    <w:rsid w:val="007C211E"/>
    <w:rsid w:val="007D1992"/>
    <w:rsid w:val="00802CC9"/>
    <w:rsid w:val="00803FDB"/>
    <w:rsid w:val="008074A5"/>
    <w:rsid w:val="00846B4D"/>
    <w:rsid w:val="00857A2A"/>
    <w:rsid w:val="00895B1C"/>
    <w:rsid w:val="008C258B"/>
    <w:rsid w:val="00923D80"/>
    <w:rsid w:val="009437B1"/>
    <w:rsid w:val="009610F4"/>
    <w:rsid w:val="009A469A"/>
    <w:rsid w:val="009D5371"/>
    <w:rsid w:val="009E1806"/>
    <w:rsid w:val="00A16F10"/>
    <w:rsid w:val="00A567DF"/>
    <w:rsid w:val="00A66FA8"/>
    <w:rsid w:val="00A84D63"/>
    <w:rsid w:val="00A92C76"/>
    <w:rsid w:val="00AA1477"/>
    <w:rsid w:val="00AA1C9B"/>
    <w:rsid w:val="00AB4DF3"/>
    <w:rsid w:val="00AD1F77"/>
    <w:rsid w:val="00B05EF1"/>
    <w:rsid w:val="00B52522"/>
    <w:rsid w:val="00B80610"/>
    <w:rsid w:val="00B838C5"/>
    <w:rsid w:val="00B944F3"/>
    <w:rsid w:val="00B9678F"/>
    <w:rsid w:val="00BB4110"/>
    <w:rsid w:val="00BB49E2"/>
    <w:rsid w:val="00BE11FA"/>
    <w:rsid w:val="00BF1A61"/>
    <w:rsid w:val="00C64A88"/>
    <w:rsid w:val="00C75C67"/>
    <w:rsid w:val="00C92773"/>
    <w:rsid w:val="00CB74AC"/>
    <w:rsid w:val="00CE45FD"/>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C3948"/>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dmerson/ArizonaMastersCapston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AB4A2-DBF2-4499-8226-AFCF73D29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23</Pages>
  <Words>11523</Words>
  <Characters>6568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7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E Merson</dc:creator>
  <cp:keywords/>
  <dc:description/>
  <cp:lastModifiedBy>don-E Merson</cp:lastModifiedBy>
  <cp:revision>92</cp:revision>
  <dcterms:created xsi:type="dcterms:W3CDTF">2018-07-09T23:18:00Z</dcterms:created>
  <dcterms:modified xsi:type="dcterms:W3CDTF">2018-07-1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